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9CF815" w14:textId="77777777" w:rsidR="00B1645B" w:rsidRDefault="00A27085" w:rsidP="00B42030">
      <w:pPr>
        <w:pStyle w:val="Title"/>
      </w:pPr>
      <w:r>
        <w:t xml:space="preserve">Skyline </w:t>
      </w:r>
      <w:r w:rsidR="00006F5A">
        <w:t>Parallel Reaction Monitoring</w:t>
      </w:r>
    </w:p>
    <w:p w14:paraId="3DE61B5D" w14:textId="77777777"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14:paraId="3FB4A18A"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0FA61469" w14:textId="77777777" w:rsidR="00F330B4" w:rsidRDefault="006E19ED" w:rsidP="00F330B4">
      <w:pPr>
        <w:jc w:val="center"/>
      </w:pPr>
      <w:r>
        <w:rPr>
          <w:rFonts w:asciiTheme="minorHAnsi" w:eastAsia="MS Mincho" w:hAnsiTheme="minorHAnsi"/>
          <w:noProof/>
        </w:rPr>
        <w:drawing>
          <wp:inline distT="0" distB="0" distL="0" distR="0" wp14:anchorId="121323EE" wp14:editId="03561684">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7169BB7C"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004A7EDC" w14:textId="77777777" w:rsidR="00556600" w:rsidRDefault="006E19ED" w:rsidP="00556600">
      <w:pPr>
        <w:jc w:val="center"/>
      </w:pPr>
      <w:r>
        <w:rPr>
          <w:rFonts w:asciiTheme="minorHAnsi" w:eastAsia="MS Mincho" w:hAnsiTheme="minorHAnsi"/>
          <w:noProof/>
        </w:rPr>
        <w:drawing>
          <wp:inline distT="0" distB="0" distL="0" distR="0" wp14:anchorId="18AA6A25" wp14:editId="5CB6DD04">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44F1664F" w14:textId="77777777" w:rsidR="00820F12" w:rsidRDefault="00820F12" w:rsidP="00556600">
      <w:pPr>
        <w:jc w:val="center"/>
      </w:pPr>
    </w:p>
    <w:p w14:paraId="7BEEBADD" w14:textId="77777777" w:rsidR="00556600" w:rsidRDefault="00F330B4" w:rsidP="009B15D3">
      <w:pPr>
        <w:keepNext/>
      </w:pPr>
      <w:r>
        <w:lastRenderedPageBreak/>
        <w:t xml:space="preserve">Time-intensity chromatograms are extracted by Skyline from the </w:t>
      </w:r>
      <w:r w:rsidR="00006F5A">
        <w:t>full spectra</w:t>
      </w:r>
      <w:r w:rsidR="00FF0725">
        <w:t xml:space="preserve"> acquired in this manner</w:t>
      </w:r>
      <w:r w:rsidR="00006F5A">
        <w:t>.</w:t>
      </w:r>
    </w:p>
    <w:p w14:paraId="1083BA88" w14:textId="77777777" w:rsidR="009B15D3" w:rsidRDefault="00C2734D" w:rsidP="00556600">
      <w:pPr>
        <w:jc w:val="center"/>
      </w:pPr>
      <w:r w:rsidRPr="00BC073B">
        <w:rPr>
          <w:noProof/>
        </w:rPr>
        <mc:AlternateContent>
          <mc:Choice Requires="wpg">
            <w:drawing>
              <wp:inline distT="0" distB="0" distL="0" distR="0" wp14:anchorId="6E49B88B" wp14:editId="1D39A163">
                <wp:extent cx="3420626" cy="2545506"/>
                <wp:effectExtent l="0" t="0" r="46990" b="0"/>
                <wp:docPr id="2" name="Group 11"/>
                <wp:cNvGraphicFramePr/>
                <a:graphic xmlns:a="http://schemas.openxmlformats.org/drawingml/2006/main">
                  <a:graphicData uri="http://schemas.microsoft.com/office/word/2010/wordprocessingGroup">
                    <wpg:wgp>
                      <wpg:cNvGrpSpPr/>
                      <wpg:grpSpPr>
                        <a:xfrm>
                          <a:off x="0" y="0"/>
                          <a:ext cx="3420626" cy="2545506"/>
                          <a:chOff x="0" y="0"/>
                          <a:chExt cx="3420626" cy="2545506"/>
                        </a:xfrm>
                      </wpg:grpSpPr>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Rectangle 4"/>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TextBox 4"/>
                        <wps:cNvSpPr txBox="1"/>
                        <wps:spPr>
                          <a:xfrm>
                            <a:off x="1384172" y="2237729"/>
                            <a:ext cx="466794" cy="307777"/>
                          </a:xfrm>
                          <a:prstGeom prst="rect">
                            <a:avLst/>
                          </a:prstGeom>
                          <a:noFill/>
                        </wps:spPr>
                        <wps:txbx>
                          <w:txbxContent>
                            <w:p w14:paraId="03B4BE31" w14:textId="77777777" w:rsidR="00C2734D" w:rsidRDefault="00C2734D" w:rsidP="00C2734D">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7" name="Rectangle 7"/>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Box 6"/>
                        <wps:cNvSpPr txBox="1"/>
                        <wps:spPr>
                          <a:xfrm>
                            <a:off x="0" y="1196690"/>
                            <a:ext cx="370840" cy="371475"/>
                          </a:xfrm>
                          <a:prstGeom prst="rect">
                            <a:avLst/>
                          </a:prstGeom>
                          <a:noFill/>
                        </wps:spPr>
                        <wps:txbx>
                          <w:txbxContent>
                            <w:p w14:paraId="085889A3" w14:textId="77777777"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強度</w:t>
                              </w:r>
                            </w:p>
                          </w:txbxContent>
                        </wps:txbx>
                        <wps:bodyPr vert="vert270" wrap="none" rtlCol="0">
                          <a:spAutoFit/>
                        </wps:bodyPr>
                      </wps:wsp>
                      <wps:wsp>
                        <wps:cNvPr id="10" name="Rectangle 10"/>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TextBox 8"/>
                        <wps:cNvSpPr txBox="1"/>
                        <wps:spPr>
                          <a:xfrm rot="17998493">
                            <a:off x="2616657" y="1634311"/>
                            <a:ext cx="1289050" cy="272415"/>
                          </a:xfrm>
                          <a:prstGeom prst="rect">
                            <a:avLst/>
                          </a:prstGeom>
                          <a:noFill/>
                        </wps:spPr>
                        <wps:txbx>
                          <w:txbxContent>
                            <w:p w14:paraId="1E2330EC" w14:textId="77777777"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保持時間</w:t>
                              </w:r>
                            </w:p>
                          </w:txbxContent>
                        </wps:txbx>
                        <wps:bodyPr wrap="square" rtlCol="0">
                          <a:spAutoFit/>
                        </wps:bodyPr>
                      </wps:wsp>
                    </wpg:wgp>
                  </a:graphicData>
                </a:graphic>
              </wp:inline>
            </w:drawing>
          </mc:Choice>
          <mc:Fallback>
            <w:pict>
              <v:group w14:anchorId="6E49B88B" id="Group 11" o:spid="_x0000_s1026" style="width:269.35pt;height:200.45pt;mso-position-horizontal-relative:char;mso-position-vertical-relative:line" coordsize="34206,25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">
                  <v:imagedata r:id="rId11" o:title="" croptop="8795f" cropbottom="6807f" cropleft="7659f" cropright="8511f"/>
                </v:shape>
                <v:rect id="Rectangle 4"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" filled="f" stroked="f">
                  <v:textbox style="mso-fit-shape-to-text:t">
                    <w:txbxContent>
                      <w:p w14:paraId="03B4BE31" w14:textId="77777777" w:rsidR="00C2734D" w:rsidRDefault="00C2734D" w:rsidP="00C2734D">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7"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" fillcolor="white [3212]" stroked="f" strokeweight="2pt"/>
                <v:shape id="TextBox 6" o:spid="_x0000_s1031" type="#_x0000_t202" style="position:absolute;top:11966;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" filled="f" stroked="f">
                  <v:textbox style="layout-flow:vertical;mso-layout-flow-alt:bottom-to-top;mso-fit-shape-to-text:t">
                    <w:txbxContent>
                      <w:p w14:paraId="085889A3" w14:textId="77777777"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強度</w:t>
                        </w:r>
                      </w:p>
                    </w:txbxContent>
                  </v:textbox>
                </v:shape>
                <v:rect id="Rectangle 10"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" fillcolor="white [3212]" stroked="f" strokeweight="2pt"/>
                <v:shape id="TextBox 8" o:spid="_x0000_s1033" type="#_x0000_t202" style="position:absolute;left:26165;top:16343;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" filled="f" stroked="f">
                  <v:textbox style="mso-fit-shape-to-text:t">
                    <w:txbxContent>
                      <w:p w14:paraId="1E2330EC" w14:textId="77777777"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保持時間</w:t>
                        </w:r>
                      </w:p>
                    </w:txbxContent>
                  </v:textbox>
                </v:shape>
                <w10:anchorlock/>
              </v:group>
            </w:pict>
          </mc:Fallback>
        </mc:AlternateContent>
      </w:r>
    </w:p>
    <w:p w14:paraId="2897ABD4" w14:textId="77777777" w:rsidR="009B15D3" w:rsidRDefault="009B15D3" w:rsidP="009B15D3">
      <w:r>
        <w:t>The resulting chromatograms provide quantitative data similar to the SRM data from triple quadrupole experiments, in the now familiar Skyline user interface.</w:t>
      </w:r>
    </w:p>
    <w:p w14:paraId="5DA7B53D" w14:textId="77777777" w:rsidR="00556600" w:rsidRDefault="009B15D3" w:rsidP="00556600">
      <w:pPr>
        <w:jc w:val="center"/>
      </w:pPr>
      <w:r w:rsidRPr="009B15D3">
        <w:rPr>
          <w:noProof/>
        </w:rPr>
        <mc:AlternateContent>
          <mc:Choice Requires="wpg">
            <w:drawing>
              <wp:inline distT="0" distB="0" distL="0" distR="0" wp14:anchorId="46F1143A" wp14:editId="29A1D6EE">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2D45C6" w14:textId="77777777"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強度</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34D3277" w14:textId="77777777"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保持時間</w:t>
                              </w:r>
                            </w:p>
                          </w:txbxContent>
                        </wps:txbx>
                        <wps:bodyPr wrap="square">
                          <a:noAutofit/>
                        </wps:bodyPr>
                      </wps:wsp>
                    </wpg:wgp>
                  </a:graphicData>
                </a:graphic>
              </wp:inline>
            </w:drawing>
          </mc:Choice>
          <mc:Fallback>
            <w:pict>
              <v:group w14:anchorId="46F1143A"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">
                  <v:imagedata r:id="rId13" o:title=""/>
                  <v:path arrowok="t"/>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" fillcolor="white [3212]" stroked="f">
                  <v:textbox>
                    <w:txbxContent>
                      <w:p w14:paraId="122D45C6" w14:textId="77777777"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強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9FYwwAAANsAAAAPAAAAZHJzL2Rvd25yZXYueG1sRI9BawIx&#10;FITvQv9DeIXeNLEF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CtfRWMMAAADbAAAADwAA&#10;AAAAAAAAAAAAAAAHAgAAZHJzL2Rvd25yZXYueG1sUEsFBgAAAAADAAMAtwAAAPcCAAAAAA==&#10;" fillcolor="white [3212]" stroked="f">
                  <v:textbox>
                    <w:txbxContent>
                      <w:p w14:paraId="734D3277" w14:textId="77777777"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保持時間</w:t>
                        </w:r>
                      </w:p>
                    </w:txbxContent>
                  </v:textbox>
                </v:shape>
                <w10:anchorlock/>
              </v:group>
            </w:pict>
          </mc:Fallback>
        </mc:AlternateContent>
      </w:r>
    </w:p>
    <w:p w14:paraId="05E0BB1B" w14:textId="77777777"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14:paraId="1976BB66" w14:textId="77777777" w:rsidR="00014DA8" w:rsidRDefault="00014DA8" w:rsidP="008C1D13">
      <w:pPr>
        <w:pStyle w:val="Heading1"/>
        <w:spacing w:after="120"/>
      </w:pPr>
      <w:r>
        <w:lastRenderedPageBreak/>
        <w:t>Getting Started</w:t>
      </w:r>
    </w:p>
    <w:p w14:paraId="7B00018E" w14:textId="77777777" w:rsidR="00B1645B" w:rsidRDefault="00B1645B" w:rsidP="008C1D13">
      <w:pPr>
        <w:spacing w:after="120"/>
      </w:pPr>
      <w:r>
        <w:t>To start this tutorial</w:t>
      </w:r>
      <w:r w:rsidR="00ED2B33">
        <w:t>,</w:t>
      </w:r>
      <w:r w:rsidR="00894BB2">
        <w:t xml:space="preserve"> d</w:t>
      </w:r>
      <w:r>
        <w:t>ownload the following ZIP file:</w:t>
      </w:r>
    </w:p>
    <w:p w14:paraId="4A48AC0E" w14:textId="77777777" w:rsidR="00894BB2" w:rsidRDefault="009526DD" w:rsidP="008C1D13">
      <w:hyperlink r:id="rId14" w:history="1">
        <w:r w:rsidR="00A862B0" w:rsidRPr="00591A35">
          <w:rPr>
            <w:rStyle w:val="Hyperlink"/>
          </w:rPr>
          <w:t>https://skyline.gs.washington.edu/tutorials/TargetedMSMS_2.zip</w:t>
        </w:r>
      </w:hyperlink>
    </w:p>
    <w:p w14:paraId="60FD7E82" w14:textId="77777777" w:rsidR="00894BB2" w:rsidRDefault="00B1645B" w:rsidP="00894BB2">
      <w:r>
        <w:t>Extract the files in it to a folder on your computer, like:</w:t>
      </w:r>
    </w:p>
    <w:p w14:paraId="77EB30DE" w14:textId="77777777" w:rsidR="00894BB2" w:rsidRDefault="00B1645B" w:rsidP="00894BB2">
      <w:r>
        <w:t>C:\Users\brendanx\Documents</w:t>
      </w:r>
    </w:p>
    <w:p w14:paraId="14BEA737" w14:textId="77777777" w:rsidR="00B1645B" w:rsidRDefault="00B1645B" w:rsidP="00894BB2">
      <w:r>
        <w:t>This will create a new folder:</w:t>
      </w:r>
    </w:p>
    <w:p w14:paraId="7121B87A" w14:textId="77777777" w:rsidR="00B1645B" w:rsidRDefault="00B1645B" w:rsidP="00813ABF">
      <w:r>
        <w:t>C:\Users\brendanx\Documents\</w:t>
      </w:r>
      <w:r w:rsidR="00B77AB3">
        <w:t>TargetedMSMS</w:t>
      </w:r>
    </w:p>
    <w:p w14:paraId="35AF15CF"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18E478D9" w14:textId="77777777" w:rsidR="00A86552" w:rsidRDefault="00A86552" w:rsidP="00813ABF">
      <w:r>
        <w:t>Select the first peptide in the document, and Skyline should look something like this:</w:t>
      </w:r>
    </w:p>
    <w:p w14:paraId="0FFCDDB9" w14:textId="77777777" w:rsidR="00A86552" w:rsidRDefault="006E19ED" w:rsidP="00813ABF">
      <w:r>
        <w:rPr>
          <w:noProof/>
        </w:rPr>
        <w:drawing>
          <wp:inline distT="0" distB="0" distL="0" distR="0" wp14:anchorId="40BF247B" wp14:editId="7FE7491D">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14:paraId="72D2C138"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1A4B7855"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5C541970"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2160BF3F"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17959A66" w14:textId="77777777" w:rsidR="00C96F7A" w:rsidRDefault="00C96F7A" w:rsidP="00C96F7A">
      <w:pPr>
        <w:pStyle w:val="ListParagraph"/>
        <w:numPr>
          <w:ilvl w:val="0"/>
          <w:numId w:val="31"/>
        </w:numPr>
      </w:pPr>
      <w:r>
        <w:t>MS1 scan</w:t>
      </w:r>
    </w:p>
    <w:p w14:paraId="6150EB9B"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786B8E1E"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1381BEB"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7093EC7F"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75E4B414"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61DD4B7D"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01A5EDBB"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559DC0F3"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00015F4"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3E56F141"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28722C9F"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F2699B7" w14:textId="77777777" w:rsidR="0083238A" w:rsidRDefault="0083238A" w:rsidP="007C4D2E">
      <w:r>
        <w:t>To configure the current document for analysis of the Thermo raw files provided with this tutorial, perform the following steps:</w:t>
      </w:r>
    </w:p>
    <w:p w14:paraId="46E3E609"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2FFCB7F8" w14:textId="77777777" w:rsidR="00BC5953" w:rsidRDefault="00BC5953" w:rsidP="0083238A">
      <w:pPr>
        <w:pStyle w:val="ListParagraph"/>
        <w:numPr>
          <w:ilvl w:val="0"/>
          <w:numId w:val="18"/>
        </w:numPr>
      </w:pPr>
      <w:r>
        <w:t xml:space="preserve">Click the </w:t>
      </w:r>
      <w:r>
        <w:rPr>
          <w:b/>
        </w:rPr>
        <w:t>Full-Scan</w:t>
      </w:r>
      <w:r>
        <w:t xml:space="preserve"> tab.</w:t>
      </w:r>
    </w:p>
    <w:p w14:paraId="0D2A70A0"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302F6133" w14:textId="77777777" w:rsidR="00BC5953" w:rsidRDefault="006E19ED" w:rsidP="00BC5953">
      <w:r>
        <w:rPr>
          <w:noProof/>
        </w:rPr>
        <w:lastRenderedPageBreak/>
        <w:drawing>
          <wp:inline distT="0" distB="0" distL="0" distR="0" wp14:anchorId="66ECD3D8" wp14:editId="2687FE7B">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76675" cy="5734050"/>
                    </a:xfrm>
                    <a:prstGeom prst="rect">
                      <a:avLst/>
                    </a:prstGeom>
                  </pic:spPr>
                </pic:pic>
              </a:graphicData>
            </a:graphic>
          </wp:inline>
        </w:drawing>
      </w:r>
    </w:p>
    <w:p w14:paraId="24B0A869" w14:textId="77777777" w:rsidR="00BC5953" w:rsidRDefault="00597EC1" w:rsidP="00BC5953">
      <w:r>
        <w:t>To extract chromatograms from full-scan data, Skyline needs a little more information.</w:t>
      </w:r>
    </w:p>
    <w:p w14:paraId="2839978B"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4776957"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34111123" w14:textId="77777777"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14:paraId="0DCB4016"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496653B3" w14:textId="77777777" w:rsidR="00597EC1" w:rsidRDefault="006E19ED" w:rsidP="00597EC1">
      <w:r>
        <w:rPr>
          <w:noProof/>
        </w:rPr>
        <w:drawing>
          <wp:inline distT="0" distB="0" distL="0" distR="0" wp14:anchorId="4A3A7592" wp14:editId="3FBD476B">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76675" cy="5734050"/>
                    </a:xfrm>
                    <a:prstGeom prst="rect">
                      <a:avLst/>
                    </a:prstGeom>
                  </pic:spPr>
                </pic:pic>
              </a:graphicData>
            </a:graphic>
          </wp:inline>
        </w:drawing>
      </w:r>
    </w:p>
    <w:p w14:paraId="75A5CD58"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4C3A892"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1126CFC5" w14:textId="77777777" w:rsidR="00BB662F" w:rsidRDefault="00BB662F" w:rsidP="00BB662F">
      <w:pPr>
        <w:pStyle w:val="ListParagraph"/>
        <w:numPr>
          <w:ilvl w:val="0"/>
          <w:numId w:val="36"/>
        </w:numPr>
      </w:pPr>
      <w:r>
        <w:t>Change the extraction range from ‘5’ to ‘2’ minutes.</w:t>
      </w:r>
    </w:p>
    <w:p w14:paraId="18FD6D3E" w14:textId="77777777" w:rsidR="001740A6" w:rsidRDefault="001740A6" w:rsidP="001740A6">
      <w:r>
        <w:t>This can greatly reduce the size of your Skyline files, speed up import times and improve chromatogram peak picking.</w:t>
      </w:r>
    </w:p>
    <w:p w14:paraId="4D54B199"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452E1EC3" w14:textId="77777777" w:rsidR="002C3661" w:rsidRDefault="00905040" w:rsidP="00905040">
      <w:pPr>
        <w:pStyle w:val="ListParagraph"/>
        <w:numPr>
          <w:ilvl w:val="0"/>
          <w:numId w:val="38"/>
        </w:numPr>
      </w:pPr>
      <w:r>
        <w:t xml:space="preserve">Click the </w:t>
      </w:r>
      <w:r>
        <w:rPr>
          <w:b/>
        </w:rPr>
        <w:t>Library</w:t>
      </w:r>
      <w:r>
        <w:t xml:space="preserve"> tab.</w:t>
      </w:r>
    </w:p>
    <w:p w14:paraId="155EF310"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69F6694" w14:textId="77777777" w:rsidR="002D3DB2" w:rsidRDefault="002D3DB2" w:rsidP="00105242">
      <w:pPr>
        <w:keepNext/>
      </w:pPr>
      <w:r>
        <w:lastRenderedPageBreak/>
        <w:t xml:space="preserve">The </w:t>
      </w:r>
      <w:r>
        <w:rPr>
          <w:b/>
        </w:rPr>
        <w:t xml:space="preserve">Library </w:t>
      </w:r>
      <w:r>
        <w:t>tab should look like</w:t>
      </w:r>
      <w:r w:rsidR="00105242">
        <w:t xml:space="preserve"> this</w:t>
      </w:r>
      <w:r>
        <w:t>:</w:t>
      </w:r>
    </w:p>
    <w:p w14:paraId="5C2F3DB1" w14:textId="77777777" w:rsidR="002D3DB2" w:rsidRPr="002D3DB2" w:rsidRDefault="006E19ED" w:rsidP="002D3DB2">
      <w:r>
        <w:rPr>
          <w:noProof/>
        </w:rPr>
        <w:drawing>
          <wp:inline distT="0" distB="0" distL="0" distR="0" wp14:anchorId="5B69A47E" wp14:editId="7ED860B1">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6675" cy="5734050"/>
                    </a:xfrm>
                    <a:prstGeom prst="rect">
                      <a:avLst/>
                    </a:prstGeom>
                  </pic:spPr>
                </pic:pic>
              </a:graphicData>
            </a:graphic>
          </wp:inline>
        </w:drawing>
      </w:r>
    </w:p>
    <w:p w14:paraId="1B5E87F2"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1491FDD2"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3FC32FE4"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3E11060F"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2E224B30" w14:textId="77777777" w:rsidR="008957D6" w:rsidRPr="008957D6" w:rsidRDefault="006E19ED" w:rsidP="008957D6">
      <w:r>
        <w:rPr>
          <w:noProof/>
        </w:rPr>
        <w:drawing>
          <wp:inline distT="0" distB="0" distL="0" distR="0" wp14:anchorId="4E026E38" wp14:editId="4E4B475D">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76675" cy="5734050"/>
                    </a:xfrm>
                    <a:prstGeom prst="rect">
                      <a:avLst/>
                    </a:prstGeom>
                  </pic:spPr>
                </pic:pic>
              </a:graphicData>
            </a:graphic>
          </wp:inline>
        </w:drawing>
      </w:r>
    </w:p>
    <w:p w14:paraId="74AB2CD4" w14:textId="77777777" w:rsidR="008957D6" w:rsidRDefault="008957D6" w:rsidP="008957D6">
      <w:pPr>
        <w:pStyle w:val="ListParagraph"/>
        <w:numPr>
          <w:ilvl w:val="0"/>
          <w:numId w:val="20"/>
        </w:numPr>
      </w:pPr>
      <w:r>
        <w:t xml:space="preserve">Click the </w:t>
      </w:r>
      <w:r>
        <w:rPr>
          <w:b/>
        </w:rPr>
        <w:t>OK</w:t>
      </w:r>
      <w:r>
        <w:t xml:space="preserve"> button.</w:t>
      </w:r>
    </w:p>
    <w:p w14:paraId="65E3AA4A" w14:textId="77777777" w:rsidR="008957D6" w:rsidRDefault="008957D6" w:rsidP="008957D6">
      <w:r>
        <w:t>To make sure each peptide precursor item contains a precursor transition, do the following:</w:t>
      </w:r>
    </w:p>
    <w:p w14:paraId="6A08BAA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6BEDE72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20CA4D8A" w14:textId="77777777" w:rsidR="008957D6" w:rsidRDefault="008957D6" w:rsidP="008957D6">
      <w:pPr>
        <w:pStyle w:val="ListParagraph"/>
        <w:numPr>
          <w:ilvl w:val="0"/>
          <w:numId w:val="20"/>
        </w:numPr>
      </w:pPr>
      <w:r>
        <w:lastRenderedPageBreak/>
        <w:t>Hover the mouse cursor over the first precursor ‘582.3190++’, and click the drop-arrow to the right of the label.</w:t>
      </w:r>
    </w:p>
    <w:p w14:paraId="0C0D76C9" w14:textId="77777777" w:rsidR="008957D6" w:rsidRDefault="008957D6" w:rsidP="008957D6">
      <w:pPr>
        <w:pStyle w:val="ListParagraph"/>
        <w:numPr>
          <w:ilvl w:val="0"/>
          <w:numId w:val="20"/>
        </w:numPr>
      </w:pPr>
      <w:r>
        <w:t>Check the precursor transition at the top of the pop-up pick-list that appears.</w:t>
      </w:r>
    </w:p>
    <w:p w14:paraId="7B92B3B7" w14:textId="77777777" w:rsidR="008957D6" w:rsidRDefault="008957D6" w:rsidP="008957D6">
      <w:r>
        <w:t>The form should now look like this:</w:t>
      </w:r>
    </w:p>
    <w:p w14:paraId="4605643F" w14:textId="77777777" w:rsidR="008957D6" w:rsidRDefault="006E19ED" w:rsidP="008957D6">
      <w:r>
        <w:rPr>
          <w:noProof/>
        </w:rPr>
        <w:drawing>
          <wp:inline distT="0" distB="0" distL="0" distR="0" wp14:anchorId="38FD9FA4" wp14:editId="74E21CC8">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5250" cy="2152650"/>
                    </a:xfrm>
                    <a:prstGeom prst="rect">
                      <a:avLst/>
                    </a:prstGeom>
                  </pic:spPr>
                </pic:pic>
              </a:graphicData>
            </a:graphic>
          </wp:inline>
        </w:drawing>
      </w:r>
    </w:p>
    <w:p w14:paraId="57E3ACF6" w14:textId="77777777" w:rsidR="008957D6" w:rsidRDefault="008957D6" w:rsidP="008957D6">
      <w:pPr>
        <w:pStyle w:val="ListParagraph"/>
        <w:numPr>
          <w:ilvl w:val="0"/>
          <w:numId w:val="25"/>
        </w:numPr>
      </w:pPr>
      <w:r>
        <w:t>Click the green check button (Enter).</w:t>
      </w:r>
    </w:p>
    <w:p w14:paraId="546F3EAB"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4AC41623"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5F922BC2" w14:textId="77777777" w:rsidR="00DB6F18" w:rsidRDefault="00105242" w:rsidP="00DB6F18">
      <w:pPr>
        <w:pStyle w:val="Heading1"/>
      </w:pPr>
      <w:r>
        <w:t>PRM</w:t>
      </w:r>
      <w:r w:rsidR="00DB6F18">
        <w:t xml:space="preserve"> Method Export</w:t>
      </w:r>
    </w:p>
    <w:p w14:paraId="05A592AA"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3BF8276D"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3A0D45C2"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2A39F00E"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0BBB14FE" w14:textId="77777777" w:rsidR="000070E0" w:rsidRDefault="000070E0" w:rsidP="000070E0">
      <w:pPr>
        <w:pStyle w:val="ListParagraph"/>
        <w:numPr>
          <w:ilvl w:val="0"/>
          <w:numId w:val="20"/>
        </w:numPr>
      </w:pPr>
      <w:r>
        <w:t xml:space="preserve">Choose </w:t>
      </w:r>
      <w:r>
        <w:rPr>
          <w:b/>
        </w:rPr>
        <w:t>Single method</w:t>
      </w:r>
      <w:r>
        <w:t>.</w:t>
      </w:r>
    </w:p>
    <w:p w14:paraId="232107D4"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4536024B"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4402CC8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3A6CB28E"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770AB9D0" w14:textId="77777777" w:rsidR="000070E0" w:rsidRDefault="000070E0" w:rsidP="000070E0">
      <w:r>
        <w:t xml:space="preserve">The </w:t>
      </w:r>
      <w:r>
        <w:rPr>
          <w:b/>
        </w:rPr>
        <w:t>Export Method</w:t>
      </w:r>
      <w:r>
        <w:t xml:space="preserve"> form should now look like:</w:t>
      </w:r>
    </w:p>
    <w:p w14:paraId="718764A9" w14:textId="77777777" w:rsidR="000070E0" w:rsidRDefault="006E19ED" w:rsidP="000070E0">
      <w:r>
        <w:rPr>
          <w:noProof/>
        </w:rPr>
        <w:drawing>
          <wp:inline distT="0" distB="0" distL="0" distR="0" wp14:anchorId="21772C6E" wp14:editId="73F03087">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14:paraId="722D8A39" w14:textId="77777777" w:rsidR="000070E0" w:rsidRDefault="00866FA3" w:rsidP="00866FA3">
      <w:pPr>
        <w:pStyle w:val="ListParagraph"/>
        <w:numPr>
          <w:ilvl w:val="0"/>
          <w:numId w:val="21"/>
        </w:numPr>
      </w:pPr>
      <w:r>
        <w:t xml:space="preserve">Click the </w:t>
      </w:r>
      <w:r>
        <w:rPr>
          <w:b/>
        </w:rPr>
        <w:t>OK</w:t>
      </w:r>
      <w:r>
        <w:t xml:space="preserve"> button.</w:t>
      </w:r>
    </w:p>
    <w:p w14:paraId="581C9D06"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5CC0D3CF"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6C8A83DD" w14:textId="77777777" w:rsidR="00866FA3" w:rsidRDefault="00866FA3" w:rsidP="00866FA3">
      <w:pPr>
        <w:pStyle w:val="ListParagraph"/>
        <w:numPr>
          <w:ilvl w:val="0"/>
          <w:numId w:val="21"/>
        </w:numPr>
      </w:pPr>
      <w:r>
        <w:t xml:space="preserve">Click the </w:t>
      </w:r>
      <w:r>
        <w:rPr>
          <w:b/>
        </w:rPr>
        <w:t>Save</w:t>
      </w:r>
      <w:r>
        <w:t xml:space="preserve"> button.</w:t>
      </w:r>
    </w:p>
    <w:p w14:paraId="18F1A30F"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09092DFA" w14:textId="77777777" w:rsidR="00C24C5B" w:rsidRDefault="00C24C5B" w:rsidP="00866FA3">
      <w:r>
        <w:rPr>
          <w:noProof/>
        </w:rPr>
        <w:lastRenderedPageBreak/>
        <w:drawing>
          <wp:inline distT="0" distB="0" distL="0" distR="0" wp14:anchorId="6082B090" wp14:editId="10BC7888">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03573C9" w14:textId="77777777" w:rsidR="00900F31" w:rsidRDefault="00B43AE5" w:rsidP="00866FA3">
      <w:r>
        <w:t>Otherwise, Skyline will show you the following error message:</w:t>
      </w:r>
    </w:p>
    <w:p w14:paraId="5DA7C70D" w14:textId="77777777" w:rsidR="00B43AE5" w:rsidRDefault="006E19ED" w:rsidP="00866FA3">
      <w:r>
        <w:rPr>
          <w:noProof/>
        </w:rPr>
        <w:drawing>
          <wp:inline distT="0" distB="0" distL="0" distR="0" wp14:anchorId="2968A252" wp14:editId="2E27DE02">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14:paraId="088C202F"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02BB521E"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6749EE5C"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A4A38BC"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2C6F51B3"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459E0BDB"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5B39A381" w14:textId="77777777" w:rsidR="00F11930" w:rsidRDefault="00F11930" w:rsidP="00F11930">
      <w:pPr>
        <w:pStyle w:val="ListParagraph"/>
        <w:numPr>
          <w:ilvl w:val="1"/>
          <w:numId w:val="22"/>
        </w:numPr>
      </w:pPr>
      <w:r>
        <w:t>Protein</w:t>
      </w:r>
      <w:r w:rsidR="00504C09">
        <w:t xml:space="preserve"> </w:t>
      </w:r>
      <w:r>
        <w:t>Name</w:t>
      </w:r>
    </w:p>
    <w:p w14:paraId="4D4268A0" w14:textId="77777777" w:rsidR="00F11930" w:rsidRDefault="00F11930" w:rsidP="00F11930">
      <w:pPr>
        <w:pStyle w:val="ListParagraph"/>
        <w:numPr>
          <w:ilvl w:val="1"/>
          <w:numId w:val="22"/>
        </w:numPr>
      </w:pPr>
      <w:r>
        <w:t>Peptides.Precursors.Modified</w:t>
      </w:r>
      <w:r w:rsidR="00504C09">
        <w:t xml:space="preserve"> </w:t>
      </w:r>
      <w:r>
        <w:t>Sequence</w:t>
      </w:r>
    </w:p>
    <w:p w14:paraId="07B49706" w14:textId="77777777" w:rsidR="00F11930" w:rsidRDefault="00F11930" w:rsidP="00F11930">
      <w:pPr>
        <w:pStyle w:val="ListParagraph"/>
        <w:numPr>
          <w:ilvl w:val="1"/>
          <w:numId w:val="22"/>
        </w:numPr>
      </w:pPr>
      <w:r>
        <w:t>Peptides.Precursors.Charge</w:t>
      </w:r>
    </w:p>
    <w:p w14:paraId="36126CF0" w14:textId="77777777" w:rsidR="00F11930" w:rsidRDefault="00F11930" w:rsidP="00F11930">
      <w:pPr>
        <w:pStyle w:val="ListParagraph"/>
        <w:numPr>
          <w:ilvl w:val="1"/>
          <w:numId w:val="22"/>
        </w:numPr>
      </w:pPr>
      <w:r>
        <w:t>Peptides.Precursors.Mz</w:t>
      </w:r>
    </w:p>
    <w:p w14:paraId="7BEA1005"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5D75920A" w14:textId="77777777" w:rsidR="00F11930" w:rsidRDefault="006E19ED" w:rsidP="00F11930">
      <w:r>
        <w:rPr>
          <w:noProof/>
        </w:rPr>
        <w:drawing>
          <wp:inline distT="0" distB="0" distL="0" distR="0" wp14:anchorId="4A7CD1BC" wp14:editId="3186FF6D">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14:paraId="02707E26" w14:textId="77777777" w:rsidR="00F11930" w:rsidRDefault="00F11930" w:rsidP="00F11930">
      <w:pPr>
        <w:pStyle w:val="ListParagraph"/>
        <w:numPr>
          <w:ilvl w:val="0"/>
          <w:numId w:val="23"/>
        </w:numPr>
      </w:pPr>
      <w:r>
        <w:t xml:space="preserve">Click the </w:t>
      </w:r>
      <w:r>
        <w:rPr>
          <w:b/>
        </w:rPr>
        <w:t>Preview</w:t>
      </w:r>
      <w:r>
        <w:t xml:space="preserve"> button.</w:t>
      </w:r>
    </w:p>
    <w:p w14:paraId="30A43C97"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27B53CF5" w14:textId="77777777" w:rsidR="00F11930" w:rsidRDefault="00F11930" w:rsidP="005B5C08">
      <w:pPr>
        <w:keepNext/>
      </w:pPr>
      <w:r>
        <w:lastRenderedPageBreak/>
        <w:t xml:space="preserve">The </w:t>
      </w:r>
      <w:r>
        <w:rPr>
          <w:b/>
        </w:rPr>
        <w:t>Preview Report</w:t>
      </w:r>
      <w:r>
        <w:t xml:space="preserve"> form should now look like this:</w:t>
      </w:r>
    </w:p>
    <w:p w14:paraId="6EF05426" w14:textId="77777777" w:rsidR="00F11930" w:rsidRDefault="006E19ED" w:rsidP="00F11930">
      <w:r>
        <w:rPr>
          <w:noProof/>
        </w:rPr>
        <w:drawing>
          <wp:inline distT="0" distB="0" distL="0" distR="0" wp14:anchorId="2301C22E" wp14:editId="1583206D">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14:paraId="14D92B25"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A58EF4C" w14:textId="77777777" w:rsidR="00946D6A" w:rsidRDefault="00946D6A" w:rsidP="00946D6A">
      <w:pPr>
        <w:pStyle w:val="Heading1"/>
      </w:pPr>
      <w:r>
        <w:t>Importing and Inspecting Full-Scan Data</w:t>
      </w:r>
    </w:p>
    <w:p w14:paraId="70E13409"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0A964006" w14:textId="77777777" w:rsidR="00B34A79" w:rsidRDefault="00B34A79" w:rsidP="00B34A79">
      <w:pPr>
        <w:pStyle w:val="ListParagraph"/>
        <w:numPr>
          <w:ilvl w:val="0"/>
          <w:numId w:val="24"/>
        </w:numPr>
      </w:pPr>
      <w:r>
        <w:t>Press the Esc key until all forms have been dismissed, and only the Skyline main window remains.</w:t>
      </w:r>
    </w:p>
    <w:p w14:paraId="4122D84F"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70D11607" w14:textId="77777777" w:rsidR="006A5041" w:rsidRDefault="006A5041" w:rsidP="001B64F9">
      <w:pPr>
        <w:keepNext/>
      </w:pPr>
      <w:r>
        <w:lastRenderedPageBreak/>
        <w:t>Skyline presents a wizard form that looks like</w:t>
      </w:r>
      <w:r w:rsidR="001B64F9">
        <w:t xml:space="preserve"> this</w:t>
      </w:r>
      <w:r>
        <w:t>:</w:t>
      </w:r>
    </w:p>
    <w:p w14:paraId="204707C0" w14:textId="77777777" w:rsidR="006A5041" w:rsidRDefault="006E19ED" w:rsidP="006A5041">
      <w:r>
        <w:rPr>
          <w:noProof/>
        </w:rPr>
        <w:drawing>
          <wp:inline distT="0" distB="0" distL="0" distR="0" wp14:anchorId="627FB489" wp14:editId="583DDBC9">
            <wp:extent cx="3848100" cy="55149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14:paraId="6001184E" w14:textId="77777777" w:rsidR="006255DC" w:rsidRDefault="006255DC" w:rsidP="006A5041">
      <w:r>
        <w:t>The first page of this form can be used to build a spectral library for your Skyline document.  To do this now, perform the following steps:</w:t>
      </w:r>
    </w:p>
    <w:p w14:paraId="250E5416" w14:textId="77777777"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14:paraId="31BC8B1D"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29319713"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6E7D8EF0" w14:textId="77777777" w:rsidR="00B34A79" w:rsidRDefault="006A5041" w:rsidP="00B34A79">
      <w:pPr>
        <w:pStyle w:val="ListParagraph"/>
        <w:numPr>
          <w:ilvl w:val="0"/>
          <w:numId w:val="24"/>
        </w:numPr>
      </w:pPr>
      <w:r>
        <w:t>Navigate into the ‘search’ subfolder of the ‘Low Res’ folder</w:t>
      </w:r>
      <w:r w:rsidR="00B34A79">
        <w:t>.</w:t>
      </w:r>
    </w:p>
    <w:p w14:paraId="61E181A0" w14:textId="77777777" w:rsidR="006A5041" w:rsidRDefault="006A5041" w:rsidP="00B34A79">
      <w:pPr>
        <w:pStyle w:val="ListParagraph"/>
        <w:numPr>
          <w:ilvl w:val="0"/>
          <w:numId w:val="24"/>
        </w:numPr>
      </w:pPr>
      <w:r>
        <w:t xml:space="preserve">Type ‘*.xml’ in the </w:t>
      </w:r>
      <w:r>
        <w:rPr>
          <w:b/>
        </w:rPr>
        <w:t>File name</w:t>
      </w:r>
      <w:r>
        <w:t xml:space="preserve"> field.</w:t>
      </w:r>
    </w:p>
    <w:p w14:paraId="2336BB75" w14:textId="77777777" w:rsidR="006A5041" w:rsidRDefault="006A5041" w:rsidP="00B34A79">
      <w:pPr>
        <w:pStyle w:val="ListParagraph"/>
        <w:numPr>
          <w:ilvl w:val="0"/>
          <w:numId w:val="24"/>
        </w:numPr>
      </w:pPr>
      <w:r>
        <w:t>Hold the Ctrl key and click on the two files in this folder ending in .perc.xml.</w:t>
      </w:r>
    </w:p>
    <w:p w14:paraId="05C2334D"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0636C281" w14:textId="77777777" w:rsidR="001E30B0" w:rsidRDefault="006255DC" w:rsidP="001B64F9">
      <w:pPr>
        <w:keepNext/>
      </w:pPr>
      <w:r>
        <w:lastRenderedPageBreak/>
        <w:t>The form should now look like</w:t>
      </w:r>
      <w:r w:rsidR="001B64F9">
        <w:t xml:space="preserve"> this</w:t>
      </w:r>
      <w:r>
        <w:t>:</w:t>
      </w:r>
    </w:p>
    <w:p w14:paraId="7DD084CF" w14:textId="77777777" w:rsidR="006255DC" w:rsidRDefault="006E19ED" w:rsidP="006255DC">
      <w:r>
        <w:rPr>
          <w:noProof/>
        </w:rPr>
        <w:drawing>
          <wp:inline distT="0" distB="0" distL="0" distR="0" wp14:anchorId="58259D10" wp14:editId="36074FFF">
            <wp:extent cx="3848100" cy="55149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5514975"/>
                    </a:xfrm>
                    <a:prstGeom prst="rect">
                      <a:avLst/>
                    </a:prstGeom>
                  </pic:spPr>
                </pic:pic>
              </a:graphicData>
            </a:graphic>
          </wp:inline>
        </w:drawing>
      </w:r>
    </w:p>
    <w:p w14:paraId="4383F102" w14:textId="77777777" w:rsidR="006255DC" w:rsidRDefault="006255DC" w:rsidP="006255DC">
      <w:pPr>
        <w:pStyle w:val="ListParagraph"/>
        <w:numPr>
          <w:ilvl w:val="0"/>
          <w:numId w:val="37"/>
        </w:numPr>
      </w:pPr>
      <w:r>
        <w:t xml:space="preserve">Click the </w:t>
      </w:r>
      <w:r>
        <w:rPr>
          <w:b/>
        </w:rPr>
        <w:t>Next</w:t>
      </w:r>
      <w:r>
        <w:t xml:space="preserve"> button.</w:t>
      </w:r>
    </w:p>
    <w:p w14:paraId="37C1C4A6"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1FA1F5DD" w14:textId="77777777" w:rsidR="006255DC" w:rsidRDefault="006255DC" w:rsidP="001B64F9">
      <w:pPr>
        <w:keepNext/>
      </w:pPr>
      <w:r>
        <w:lastRenderedPageBreak/>
        <w:t>The wizard form should now look like the following, showing you the files Skyline will use for chromatogram extraction:</w:t>
      </w:r>
    </w:p>
    <w:p w14:paraId="2361E5CB" w14:textId="77777777" w:rsidR="006255DC" w:rsidRDefault="006E19ED" w:rsidP="006255DC">
      <w:r>
        <w:rPr>
          <w:noProof/>
        </w:rPr>
        <w:drawing>
          <wp:inline distT="0" distB="0" distL="0" distR="0" wp14:anchorId="5194B3AA" wp14:editId="50BD6C47">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14:paraId="7DB973A9" w14:textId="77777777" w:rsidR="00800770" w:rsidRDefault="00800770" w:rsidP="00800770">
      <w:pPr>
        <w:pStyle w:val="ListParagraph"/>
        <w:numPr>
          <w:ilvl w:val="0"/>
          <w:numId w:val="37"/>
        </w:numPr>
      </w:pPr>
      <w:r>
        <w:t xml:space="preserve">Click the </w:t>
      </w:r>
      <w:r>
        <w:rPr>
          <w:b/>
        </w:rPr>
        <w:t>Next</w:t>
      </w:r>
      <w:r>
        <w:t xml:space="preserve"> button.</w:t>
      </w:r>
    </w:p>
    <w:p w14:paraId="4E970F35" w14:textId="77777777" w:rsidR="00800770" w:rsidRDefault="00800770" w:rsidP="00800770">
      <w:pPr>
        <w:keepNext/>
      </w:pPr>
      <w:r>
        <w:lastRenderedPageBreak/>
        <w:t>Skyline detects that these long file names have a common prefix and suffix and offers to remove them for you, showing a form like this:</w:t>
      </w:r>
    </w:p>
    <w:p w14:paraId="142F44FD" w14:textId="77777777" w:rsidR="00800770" w:rsidRDefault="006E19ED" w:rsidP="00800770">
      <w:r>
        <w:rPr>
          <w:noProof/>
        </w:rPr>
        <w:drawing>
          <wp:inline distT="0" distB="0" distL="0" distR="0" wp14:anchorId="0DEFD2BD" wp14:editId="4474423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14:paraId="7476647D" w14:textId="77777777" w:rsidR="00800770" w:rsidRDefault="00800770" w:rsidP="00800770">
      <w:r>
        <w:t>Because Skyline will show these replicate names in graph labels and other UI elements, it is often a good idea to accept these shortened names, as you will do here.</w:t>
      </w:r>
    </w:p>
    <w:p w14:paraId="7CFA13A8" w14:textId="77777777" w:rsidR="00800770" w:rsidRDefault="00800770" w:rsidP="00800770">
      <w:pPr>
        <w:pStyle w:val="ListParagraph"/>
        <w:numPr>
          <w:ilvl w:val="0"/>
          <w:numId w:val="37"/>
        </w:numPr>
      </w:pPr>
      <w:r>
        <w:t xml:space="preserve">Click the </w:t>
      </w:r>
      <w:r>
        <w:rPr>
          <w:b/>
        </w:rPr>
        <w:t>OK</w:t>
      </w:r>
      <w:r>
        <w:t xml:space="preserve"> button.</w:t>
      </w:r>
    </w:p>
    <w:p w14:paraId="20D104CD"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0DB1EE30"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E0B6660" w14:textId="77777777" w:rsidR="000545EA" w:rsidRDefault="000545EA" w:rsidP="000545EA">
      <w:r>
        <w:t>Skyline now shows the full-scan settings, which again you already adjusted for this dataset.</w:t>
      </w:r>
    </w:p>
    <w:p w14:paraId="166360E5" w14:textId="77777777" w:rsidR="000545EA" w:rsidRDefault="000545EA" w:rsidP="000545EA">
      <w:pPr>
        <w:pStyle w:val="ListParagraph"/>
        <w:numPr>
          <w:ilvl w:val="0"/>
          <w:numId w:val="24"/>
        </w:numPr>
      </w:pPr>
      <w:r>
        <w:t xml:space="preserve">Click the </w:t>
      </w:r>
      <w:r>
        <w:rPr>
          <w:b/>
        </w:rPr>
        <w:t>Finish</w:t>
      </w:r>
      <w:r>
        <w:t xml:space="preserve"> button.</w:t>
      </w:r>
    </w:p>
    <w:p w14:paraId="7D88F9F1"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0AE9A111" w14:textId="77777777" w:rsidR="00041558" w:rsidRDefault="00F5295B" w:rsidP="00B34A79">
      <w:r>
        <w:rPr>
          <w:noProof/>
        </w:rPr>
        <w:drawing>
          <wp:inline distT="0" distB="0" distL="0" distR="0" wp14:anchorId="3B1C7871" wp14:editId="4E455FB1">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14:paraId="3FD4CF3C" w14:textId="77777777" w:rsidR="00F74654" w:rsidRDefault="00F74654" w:rsidP="00F74654">
      <w:pPr>
        <w:pStyle w:val="Heading1"/>
      </w:pPr>
      <w:r>
        <w:t>Reviewing the Data</w:t>
      </w:r>
    </w:p>
    <w:p w14:paraId="621F0444"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5AF38BE1"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4C4A1526"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511A278C" w14:textId="77777777" w:rsidR="00F3796D" w:rsidRDefault="00605510" w:rsidP="00C63C02">
      <w:pPr>
        <w:keepNext/>
      </w:pPr>
      <w:r>
        <w:lastRenderedPageBreak/>
        <w:t>When the import has completed, the Skyline window should look something like this:</w:t>
      </w:r>
    </w:p>
    <w:p w14:paraId="736C1068" w14:textId="77777777" w:rsidR="00605510" w:rsidRDefault="006E19ED" w:rsidP="00F3796D">
      <w:r>
        <w:rPr>
          <w:noProof/>
        </w:rPr>
        <w:drawing>
          <wp:inline distT="0" distB="0" distL="0" distR="0" wp14:anchorId="5674DE91" wp14:editId="5C8B55A3">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14:paraId="13BE4AD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064AB51D"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7B12CF2E"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1BA31A04"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5B29BA22" w14:textId="77777777" w:rsidR="003636EC" w:rsidRDefault="003636EC" w:rsidP="00C63C02">
      <w:pPr>
        <w:keepNext/>
      </w:pPr>
      <w:r>
        <w:lastRenderedPageBreak/>
        <w:t>This should cause the chromatogram graphs to look like this:</w:t>
      </w:r>
    </w:p>
    <w:p w14:paraId="6AD68A68" w14:textId="77777777" w:rsidR="003636EC" w:rsidRDefault="006E19ED" w:rsidP="003636EC">
      <w:r>
        <w:rPr>
          <w:noProof/>
        </w:rPr>
        <w:drawing>
          <wp:inline distT="0" distB="0" distL="0" distR="0" wp14:anchorId="68613CCF" wp14:editId="7566AEEE">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14:paraId="4388B2BD"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6E3DD958" w14:textId="77777777" w:rsidR="00114724" w:rsidRDefault="006E19ED" w:rsidP="003636EC">
      <w:r>
        <w:rPr>
          <w:noProof/>
        </w:rPr>
        <w:lastRenderedPageBreak/>
        <w:drawing>
          <wp:inline distT="0" distB="0" distL="0" distR="0" wp14:anchorId="7F51E994" wp14:editId="047ABC32">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55C7F942" w14:textId="77777777" w:rsidR="00114724" w:rsidRPr="005B7554" w:rsidRDefault="00114724" w:rsidP="00114724">
      <w:r>
        <w:t>And yet, the search was performed with unspecified cleavage on a FASTA file containing the three expected proteins followed by the entire Uniprot FASTA reversed.</w:t>
      </w:r>
    </w:p>
    <w:p w14:paraId="73B22F37"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15CA53CF" w14:textId="77777777" w:rsidR="0055479B" w:rsidRDefault="0055479B" w:rsidP="0055479B">
      <w:r>
        <w:t>And, since, so many peptide ID annotations can be a bit much when inspecting the chromatogram graphs:</w:t>
      </w:r>
    </w:p>
    <w:p w14:paraId="0DFDE55F"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605537B0"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73926D27" wp14:editId="53726AB3">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40465466" w14:textId="77777777" w:rsidR="00077C24" w:rsidRDefault="00077C24" w:rsidP="003636EC">
      <w:r>
        <w:t>To review this information for all replicates at the same time do the following:</w:t>
      </w:r>
    </w:p>
    <w:p w14:paraId="65209163"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2D7675FB"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3498F10E" w14:textId="77777777" w:rsidR="00077C24" w:rsidRDefault="00077C24" w:rsidP="00C8628D">
      <w:pPr>
        <w:keepNext/>
      </w:pPr>
      <w:r>
        <w:t xml:space="preserve">The </w:t>
      </w:r>
      <w:r>
        <w:rPr>
          <w:b/>
        </w:rPr>
        <w:t>Peak Areas</w:t>
      </w:r>
      <w:r>
        <w:t xml:space="preserve"> graph should now look like this:</w:t>
      </w:r>
    </w:p>
    <w:p w14:paraId="6A647BE0" w14:textId="77777777" w:rsidR="00077C24" w:rsidRDefault="006E19ED" w:rsidP="00077C24">
      <w:r w:rsidRPr="006E19ED">
        <w:rPr>
          <w:noProof/>
        </w:rPr>
        <w:drawing>
          <wp:inline distT="0" distB="0" distL="0" distR="0" wp14:anchorId="677446D7" wp14:editId="72CEA2EF">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2BF13FC1" w14:textId="77777777" w:rsidR="00077C24" w:rsidRDefault="00077C24" w:rsidP="00077C24">
      <w:r>
        <w:t>But, if it does not, you may still need to perform some of the following steps:</w:t>
      </w:r>
    </w:p>
    <w:p w14:paraId="6127A0DC"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4852F848"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320BAC43"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04DC5279"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13548E0D" w14:textId="77777777" w:rsidR="00AC011B" w:rsidRDefault="00C076A1" w:rsidP="006056F2">
      <w:r>
        <w:rPr>
          <w:rFonts w:asciiTheme="minorHAnsi" w:eastAsia="MS Mincho" w:hAnsiTheme="minorHAnsi"/>
          <w:noProof/>
        </w:rPr>
        <w:lastRenderedPageBreak/>
        <w:drawing>
          <wp:inline distT="0" distB="0" distL="0" distR="0" wp14:anchorId="7C4D9C30" wp14:editId="486DD6E5">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2DDA5500"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2BFBB765"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72B761B9"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002CF3B7" w14:textId="77777777" w:rsidR="00CD38E9" w:rsidRDefault="00CD38E9" w:rsidP="00C8628D">
      <w:pPr>
        <w:keepNext/>
      </w:pPr>
      <w:r>
        <w:lastRenderedPageBreak/>
        <w:t xml:space="preserve">The </w:t>
      </w:r>
      <w:r>
        <w:rPr>
          <w:b/>
        </w:rPr>
        <w:t>Peak Areas</w:t>
      </w:r>
      <w:r>
        <w:t xml:space="preserve"> graph should now look something like:</w:t>
      </w:r>
    </w:p>
    <w:p w14:paraId="578E708C" w14:textId="77777777" w:rsidR="00CD38E9" w:rsidRDefault="00C076A1" w:rsidP="00CD38E9">
      <w:r w:rsidRPr="00C076A1">
        <w:rPr>
          <w:noProof/>
        </w:rPr>
        <w:drawing>
          <wp:inline distT="0" distB="0" distL="0" distR="0" wp14:anchorId="38D9F9F7" wp14:editId="1D574C5A">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0E808620"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73A644A0" w14:textId="77777777" w:rsidR="006F2EDC" w:rsidRDefault="00C076A1" w:rsidP="006056F2">
      <w:r>
        <w:rPr>
          <w:noProof/>
        </w:rPr>
        <w:lastRenderedPageBreak/>
        <w:drawing>
          <wp:inline distT="0" distB="0" distL="0" distR="0" wp14:anchorId="3918E772" wp14:editId="0B73D696">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4CA3A782"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3D5E09F5"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5BB0CCC6"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28ACC0CA" w14:textId="77777777" w:rsidR="00760061" w:rsidRDefault="00760061" w:rsidP="00CD51D2">
      <w:pPr>
        <w:keepNext/>
      </w:pPr>
      <w:r>
        <w:lastRenderedPageBreak/>
        <w:t>You can also do the following to compare the relative ion abundances across replicates:</w:t>
      </w:r>
    </w:p>
    <w:p w14:paraId="066CDEB4"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19A84049"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66B70064"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1596EE4C" w14:textId="77777777"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14:paraId="5A4097A6" w14:textId="77777777" w:rsidR="00D8515E" w:rsidRDefault="00C076A1" w:rsidP="000D4180">
      <w:r w:rsidRPr="00C076A1">
        <w:rPr>
          <w:noProof/>
        </w:rPr>
        <w:drawing>
          <wp:inline distT="0" distB="0" distL="0" distR="0" wp14:anchorId="75FBE79E" wp14:editId="5BF1A244">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r w:rsidR="00C75DEC" w:rsidRPr="00C75DEC">
        <w:t xml:space="preserve"> </w:t>
      </w:r>
      <w:r w:rsidRPr="00C076A1">
        <w:rPr>
          <w:noProof/>
        </w:rPr>
        <w:drawing>
          <wp:inline distT="0" distB="0" distL="0" distR="0" wp14:anchorId="5FEAECEF" wp14:editId="52906BAF">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14:paraId="7B06A46D" w14:textId="77777777" w:rsidR="00800CBE" w:rsidRDefault="00800CBE" w:rsidP="00800CBE">
      <w:pPr>
        <w:pStyle w:val="Heading1"/>
      </w:pPr>
      <w:r>
        <w:t>Working with High-Resolution Mass Spectra</w:t>
      </w:r>
    </w:p>
    <w:p w14:paraId="48DEE3BB"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29D359C5" w14:textId="77777777" w:rsidR="00613191" w:rsidRDefault="00613191" w:rsidP="00800CBE">
      <w:r>
        <w:t>To begin working with this Q-TOF data, save the file you have been working on, and open the ‘BSA_Agilent.sky’ file in the ‘TOF’ subfolder of the tutorial folder you created.</w:t>
      </w:r>
    </w:p>
    <w:p w14:paraId="2C27B66E" w14:textId="77777777" w:rsidR="00F0159F" w:rsidRDefault="00F0159F" w:rsidP="00F0159F">
      <w:pPr>
        <w:pStyle w:val="Heading1"/>
      </w:pPr>
      <w:r>
        <w:lastRenderedPageBreak/>
        <w:t xml:space="preserve">Configuring a Skyline Document for High-Resolution </w:t>
      </w:r>
      <w:r w:rsidR="00366FFD">
        <w:t>PRM</w:t>
      </w:r>
    </w:p>
    <w:p w14:paraId="0A8E67F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14372595" w14:textId="77777777" w:rsidR="00CF2A82" w:rsidRDefault="00C076A1" w:rsidP="00F0159F">
      <w:r>
        <w:rPr>
          <w:noProof/>
        </w:rPr>
        <w:drawing>
          <wp:inline distT="0" distB="0" distL="0" distR="0" wp14:anchorId="097FF0C5" wp14:editId="0C446107">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14:paraId="22A9771C" w14:textId="77777777" w:rsidR="00366FFD" w:rsidRDefault="00CF2A82" w:rsidP="00F0159F">
      <w:r>
        <w:t>If you actually tried this, get the document back to its original state</w:t>
      </w:r>
      <w:r w:rsidR="00366FFD">
        <w:t xml:space="preserve"> by doing the following:</w:t>
      </w:r>
    </w:p>
    <w:p w14:paraId="5A4B2691"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101367C3"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53806A92"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00854EDD"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152F3660" w14:textId="77777777" w:rsidR="00E63779" w:rsidRDefault="00E63779" w:rsidP="00CF2A82">
      <w:pPr>
        <w:pStyle w:val="ListParagraph"/>
        <w:numPr>
          <w:ilvl w:val="0"/>
          <w:numId w:val="30"/>
        </w:numPr>
      </w:pPr>
      <w:r>
        <w:t xml:space="preserve">Click the </w:t>
      </w:r>
      <w:r>
        <w:rPr>
          <w:b/>
        </w:rPr>
        <w:t>Full-Scan</w:t>
      </w:r>
      <w:r>
        <w:t xml:space="preserve"> tab.</w:t>
      </w:r>
    </w:p>
    <w:p w14:paraId="4F45BC4B" w14:textId="77777777" w:rsidR="005B1DD1" w:rsidRDefault="005B1DD1" w:rsidP="00E63779">
      <w:pPr>
        <w:pStyle w:val="ListParagraph"/>
        <w:numPr>
          <w:ilvl w:val="0"/>
          <w:numId w:val="30"/>
        </w:numPr>
      </w:pPr>
      <w:r>
        <w:t>For MS1 filtering:</w:t>
      </w:r>
    </w:p>
    <w:p w14:paraId="41557029"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05BCAE10" w14:textId="77777777" w:rsidR="005B1DD1" w:rsidRDefault="005B1DD1" w:rsidP="005B1DD1">
      <w:pPr>
        <w:pStyle w:val="ListParagraph"/>
        <w:numPr>
          <w:ilvl w:val="1"/>
          <w:numId w:val="30"/>
        </w:numPr>
      </w:pPr>
      <w:r>
        <w:t xml:space="preserve">In the </w:t>
      </w:r>
      <w:r>
        <w:rPr>
          <w:b/>
        </w:rPr>
        <w:t>Peaks</w:t>
      </w:r>
      <w:r>
        <w:t xml:space="preserve"> field, enter ‘3’.</w:t>
      </w:r>
    </w:p>
    <w:p w14:paraId="326E5522"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DC4D177" w14:textId="77777777" w:rsidR="006002D9" w:rsidRDefault="006002D9" w:rsidP="005B1DD1">
      <w:pPr>
        <w:pStyle w:val="ListParagraph"/>
        <w:numPr>
          <w:ilvl w:val="1"/>
          <w:numId w:val="30"/>
        </w:numPr>
      </w:pPr>
      <w:r>
        <w:t xml:space="preserve">In the </w:t>
      </w:r>
      <w:r>
        <w:rPr>
          <w:b/>
        </w:rPr>
        <w:t>Mass error</w:t>
      </w:r>
      <w:r>
        <w:t xml:space="preserve"> field, enter ’20’ ppm.</w:t>
      </w:r>
    </w:p>
    <w:p w14:paraId="12A4B373" w14:textId="77777777" w:rsidR="006002D9" w:rsidRDefault="00E63779" w:rsidP="00E63779">
      <w:pPr>
        <w:pStyle w:val="ListParagraph"/>
        <w:numPr>
          <w:ilvl w:val="0"/>
          <w:numId w:val="30"/>
        </w:numPr>
      </w:pPr>
      <w:r>
        <w:lastRenderedPageBreak/>
        <w:t>For MS/MS filtering:</w:t>
      </w:r>
    </w:p>
    <w:p w14:paraId="538507DC" w14:textId="77777777"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14:paraId="318B6EE5"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4D2A1737" w14:textId="77777777" w:rsidR="006002D9" w:rsidRDefault="006002D9" w:rsidP="006002D9">
      <w:pPr>
        <w:pStyle w:val="ListParagraph"/>
        <w:numPr>
          <w:ilvl w:val="1"/>
          <w:numId w:val="30"/>
        </w:numPr>
      </w:pPr>
      <w:r>
        <w:t xml:space="preserve">In the </w:t>
      </w:r>
      <w:r>
        <w:rPr>
          <w:b/>
        </w:rPr>
        <w:t>Mass error</w:t>
      </w:r>
      <w:r>
        <w:t xml:space="preserve"> field, enter ‘20’ ppm.</w:t>
      </w:r>
    </w:p>
    <w:p w14:paraId="62C97285" w14:textId="77777777" w:rsidR="00E63779" w:rsidRDefault="00E63779" w:rsidP="00E63779">
      <w:r>
        <w:t xml:space="preserve">The </w:t>
      </w:r>
      <w:r w:rsidRPr="00E63779">
        <w:rPr>
          <w:b/>
        </w:rPr>
        <w:t>Full-Scan</w:t>
      </w:r>
      <w:r>
        <w:t xml:space="preserve"> tab should now look like</w:t>
      </w:r>
      <w:r w:rsidR="00FC5DF3">
        <w:t xml:space="preserve"> this</w:t>
      </w:r>
      <w:r>
        <w:t>:</w:t>
      </w:r>
    </w:p>
    <w:p w14:paraId="653B347A" w14:textId="77777777" w:rsidR="00E63779" w:rsidRDefault="00C076A1" w:rsidP="00E63779">
      <w:r>
        <w:rPr>
          <w:noProof/>
        </w:rPr>
        <w:drawing>
          <wp:inline distT="0" distB="0" distL="0" distR="0" wp14:anchorId="364B0A82" wp14:editId="77DEE335">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6675" cy="5734050"/>
                    </a:xfrm>
                    <a:prstGeom prst="rect">
                      <a:avLst/>
                    </a:prstGeom>
                  </pic:spPr>
                </pic:pic>
              </a:graphicData>
            </a:graphic>
          </wp:inline>
        </w:drawing>
      </w:r>
    </w:p>
    <w:p w14:paraId="2B591632"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13B548E5" w14:textId="77777777"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14:paraId="2CBA2CAB"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7D506DCA" w14:textId="77777777" w:rsidR="001C473D" w:rsidRDefault="001C473D" w:rsidP="001C473D">
      <w:pPr>
        <w:pStyle w:val="ListParagraph"/>
        <w:numPr>
          <w:ilvl w:val="0"/>
          <w:numId w:val="20"/>
        </w:numPr>
      </w:pPr>
      <w:r>
        <w:t xml:space="preserve">Click the </w:t>
      </w:r>
      <w:r>
        <w:rPr>
          <w:b/>
        </w:rPr>
        <w:t>OK</w:t>
      </w:r>
      <w:r>
        <w:t xml:space="preserve"> button.</w:t>
      </w:r>
    </w:p>
    <w:p w14:paraId="1190DE24" w14:textId="77777777" w:rsidR="001C473D" w:rsidRDefault="001C473D" w:rsidP="001C473D">
      <w:r>
        <w:t>To make sure each peptide precursor item now contains precursor transitions, do the following:</w:t>
      </w:r>
    </w:p>
    <w:p w14:paraId="7DA6B303"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7F2E732C"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34054D34" w14:textId="77777777" w:rsidR="001F7DCD" w:rsidRDefault="00C076A1" w:rsidP="001F7DCD">
      <w:r>
        <w:rPr>
          <w:noProof/>
        </w:rPr>
        <w:drawing>
          <wp:inline distT="0" distB="0" distL="0" distR="0" wp14:anchorId="3CBF5B1F" wp14:editId="14177946">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14:paraId="4A6FA539"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382253AC"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17F0D0C4" w14:textId="77777777" w:rsidR="00455381" w:rsidRDefault="00455381" w:rsidP="00455381">
      <w:pPr>
        <w:pStyle w:val="Heading1"/>
      </w:pPr>
      <w:r>
        <w:t>Importing and Inspecting High-Resolution Full-Scan Data</w:t>
      </w:r>
    </w:p>
    <w:p w14:paraId="0C85BC88"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19E7245"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369271C5" w14:textId="77777777"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14:paraId="2B236EF5"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09646A86"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6C574F06" w14:textId="77777777" w:rsidR="00464FC8" w:rsidRDefault="00464FC8" w:rsidP="00464FC8">
      <w:r>
        <w:t>While the targeted chromatograms are being extracted and analyzed for peaks, you can do the following to prepare for viewing the extracted chromatograms:</w:t>
      </w:r>
    </w:p>
    <w:p w14:paraId="6C7F89CB"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73D6313F"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7B2C2B81"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88DEA2C"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75D92FF" w14:textId="77777777" w:rsidR="00464FC8" w:rsidRDefault="00464FC8" w:rsidP="00464FC8">
      <w:r>
        <w:t>When the import has completed, the Skyline window should look something like this:</w:t>
      </w:r>
    </w:p>
    <w:p w14:paraId="4BDD0186" w14:textId="77777777" w:rsidR="00455381" w:rsidRDefault="00C076A1" w:rsidP="001F7DCD">
      <w:r>
        <w:rPr>
          <w:noProof/>
        </w:rPr>
        <w:drawing>
          <wp:inline distT="0" distB="0" distL="0" distR="0" wp14:anchorId="63943111" wp14:editId="472B53AF">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14:paraId="7890570E"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5468AB12"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4E77BC76" w14:textId="77777777" w:rsidR="00FE2CF3" w:rsidRDefault="00F5295B" w:rsidP="001F7DCD">
      <w:r>
        <w:rPr>
          <w:noProof/>
        </w:rPr>
        <w:lastRenderedPageBreak/>
        <w:drawing>
          <wp:inline distT="0" distB="0" distL="0" distR="0" wp14:anchorId="643639BD" wp14:editId="0F51E759">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6285DC6C" w14:textId="77777777" w:rsidR="00476905" w:rsidRDefault="00476905" w:rsidP="00476905">
      <w:r>
        <w:t>To zoom into the chosen peaks on all graphs, do the following:</w:t>
      </w:r>
    </w:p>
    <w:p w14:paraId="4466081B"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1951CABA" w14:textId="77777777" w:rsidR="002C1B5D" w:rsidRDefault="002C1B5D" w:rsidP="00524535">
      <w:pPr>
        <w:keepNext/>
      </w:pPr>
      <w:r>
        <w:t>This should make the chromatograms look like:</w:t>
      </w:r>
    </w:p>
    <w:p w14:paraId="71DB1004" w14:textId="77777777" w:rsidR="00B67A1D" w:rsidRDefault="00C076A1" w:rsidP="001F7DCD">
      <w:r>
        <w:rPr>
          <w:noProof/>
        </w:rPr>
        <w:drawing>
          <wp:inline distT="0" distB="0" distL="0" distR="0" wp14:anchorId="5424F315" wp14:editId="288E5DD9">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7C027078"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04A1B817" w14:textId="77777777" w:rsidR="00DC12E3" w:rsidRDefault="00DC12E3" w:rsidP="001F7DCD">
      <w:r>
        <w:t xml:space="preserve">You can get a little more insight into </w:t>
      </w:r>
      <w:r w:rsidR="003E254E">
        <w:t>intensity issue with the 50 amol sample</w:t>
      </w:r>
      <w:r>
        <w:t xml:space="preserve"> by doing the following:</w:t>
      </w:r>
    </w:p>
    <w:p w14:paraId="4B1FEDA5"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22ECC1FD"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FDAC1BA" w14:textId="77777777" w:rsidR="0034004F" w:rsidRDefault="0034004F" w:rsidP="0034004F">
      <w:r>
        <w:t xml:space="preserve">This should make the </w:t>
      </w:r>
      <w:r>
        <w:rPr>
          <w:b/>
        </w:rPr>
        <w:t>Peak Areas</w:t>
      </w:r>
      <w:r>
        <w:t xml:space="preserve"> graph look like:</w:t>
      </w:r>
    </w:p>
    <w:p w14:paraId="3646ECF7" w14:textId="77777777" w:rsidR="0034004F" w:rsidRDefault="00C076A1" w:rsidP="0034004F">
      <w:r w:rsidRPr="00C076A1">
        <w:rPr>
          <w:noProof/>
        </w:rPr>
        <w:drawing>
          <wp:inline distT="0" distB="0" distL="0" distR="0" wp14:anchorId="78B312EA" wp14:editId="08E986FC">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9FD84E3"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6DDFEB67" w14:textId="77777777" w:rsidR="00D71B73" w:rsidRDefault="00D71B73" w:rsidP="0034004F">
      <w:r>
        <w:t>One more thing worth checking is whether the samples were actually measured in the order indicated by the numeric prefix (1, 2, 3 … 6).  To achieve this, do the following:</w:t>
      </w:r>
    </w:p>
    <w:p w14:paraId="4256C0AF"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152AD391"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27031AEC" w14:textId="77777777" w:rsidR="002D5A52" w:rsidRDefault="009B072A" w:rsidP="00D71B73">
      <w:r>
        <w:t>With Skyline you have been able to gain some insight very quickly into the quality of the concentration curve data</w:t>
      </w:r>
      <w:r w:rsidR="002D5A52">
        <w:t>.</w:t>
      </w:r>
    </w:p>
    <w:p w14:paraId="3D2CA0E2"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7424CD13"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42DC3CFA"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161C0C07" w14:textId="77777777" w:rsidR="008D3297" w:rsidRDefault="009417D8" w:rsidP="00A51077">
      <w:r>
        <w:t>The chromatogram graphs should now look something like this:</w:t>
      </w:r>
    </w:p>
    <w:p w14:paraId="4D062DC7" w14:textId="77777777" w:rsidR="009417D8" w:rsidRDefault="009417D8" w:rsidP="009417D8">
      <w:pPr>
        <w:jc w:val="center"/>
      </w:pPr>
      <w:r>
        <w:t>K.LVNELTEFAK.T (500 fmol)</w:t>
      </w:r>
    </w:p>
    <w:p w14:paraId="0116FED8" w14:textId="77777777" w:rsidR="009417D8" w:rsidRDefault="00C076A1" w:rsidP="009417D8">
      <w:r w:rsidRPr="00C076A1">
        <w:rPr>
          <w:noProof/>
        </w:rPr>
        <w:drawing>
          <wp:inline distT="0" distB="0" distL="0" distR="0" wp14:anchorId="01EC1B49" wp14:editId="59DF79AA">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6A3B45E2"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7EF4EFC0" w14:textId="77777777" w:rsidR="009417D8" w:rsidRDefault="006E3986" w:rsidP="009417D8">
      <w:r>
        <w:t>To view the precursor peaks alone, do the following:</w:t>
      </w:r>
    </w:p>
    <w:p w14:paraId="159E9FB3"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01614EC1" w14:textId="77777777" w:rsidR="007A036B" w:rsidRDefault="007A036B" w:rsidP="007A036B">
      <w:pPr>
        <w:keepNext/>
      </w:pPr>
      <w:r>
        <w:t>This should leave Skyline looking like:</w:t>
      </w:r>
    </w:p>
    <w:p w14:paraId="0D16E27C" w14:textId="77777777" w:rsidR="00350A04" w:rsidRDefault="00C076A1" w:rsidP="006E3986">
      <w:r>
        <w:rPr>
          <w:noProof/>
        </w:rPr>
        <w:drawing>
          <wp:inline distT="0" distB="0" distL="0" distR="0" wp14:anchorId="6D4B46CC" wp14:editId="7BE8015B">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14:paraId="41FB7482" w14:textId="77777777" w:rsidR="001B1A4B" w:rsidRDefault="001B1A4B" w:rsidP="005B4C79">
      <w:pPr>
        <w:keepNext/>
      </w:pPr>
      <w:r>
        <w:lastRenderedPageBreak/>
        <w:t xml:space="preserve">The </w:t>
      </w:r>
      <w:r>
        <w:rPr>
          <w:b/>
        </w:rPr>
        <w:t>Peak Areas</w:t>
      </w:r>
      <w:r>
        <w:t xml:space="preserve"> graph should look like:</w:t>
      </w:r>
    </w:p>
    <w:p w14:paraId="66B16CD0" w14:textId="77777777" w:rsidR="001B1A4B" w:rsidRDefault="00C076A1" w:rsidP="006E3986">
      <w:r w:rsidRPr="00C076A1">
        <w:rPr>
          <w:noProof/>
        </w:rPr>
        <w:drawing>
          <wp:inline distT="0" distB="0" distL="0" distR="0" wp14:anchorId="0E890D01" wp14:editId="3AC4861A">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FA857F5"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3843172A" w14:textId="77777777" w:rsidR="00394DFD" w:rsidRDefault="00394DFD" w:rsidP="00394DFD">
      <w:pPr>
        <w:pStyle w:val="Heading1"/>
      </w:pPr>
      <w:r>
        <w:t>Conclusion</w:t>
      </w:r>
    </w:p>
    <w:p w14:paraId="00DC72D7"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242E47A6" w14:textId="77777777" w:rsidR="00D83F5E" w:rsidRDefault="00D83F5E" w:rsidP="00D83F5E">
      <w:pPr>
        <w:pStyle w:val="Heading1"/>
      </w:pPr>
      <w:r>
        <w:lastRenderedPageBreak/>
        <w:t>References</w:t>
      </w:r>
    </w:p>
    <w:p w14:paraId="1E7F5EDC"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1766DBB4"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600745F1" w14:textId="77777777"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C5FC5F" w14:textId="77777777" w:rsidR="009526DD" w:rsidRDefault="009526DD" w:rsidP="00F726CD">
      <w:pPr>
        <w:spacing w:after="0" w:line="240" w:lineRule="auto"/>
      </w:pPr>
      <w:r>
        <w:separator/>
      </w:r>
    </w:p>
  </w:endnote>
  <w:endnote w:type="continuationSeparator" w:id="0">
    <w:p w14:paraId="5EE8BF96" w14:textId="77777777" w:rsidR="009526DD" w:rsidRDefault="009526D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Mincho"/>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71D536" w14:textId="77777777" w:rsidR="00311DDC" w:rsidRDefault="00311DDC">
    <w:pPr>
      <w:pStyle w:val="Footer"/>
      <w:jc w:val="center"/>
    </w:pPr>
    <w:r>
      <w:fldChar w:fldCharType="begin"/>
    </w:r>
    <w:r>
      <w:instrText xml:space="preserve"> PAGE   \* MERGEFORMAT </w:instrText>
    </w:r>
    <w:r>
      <w:fldChar w:fldCharType="separate"/>
    </w:r>
    <w:r w:rsidR="00C2734D">
      <w:rPr>
        <w:noProof/>
      </w:rPr>
      <w:t>1</w:t>
    </w:r>
    <w:r>
      <w:fldChar w:fldCharType="end"/>
    </w:r>
  </w:p>
  <w:p w14:paraId="330D3A2E"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3F188C" w14:textId="77777777" w:rsidR="009526DD" w:rsidRDefault="009526DD" w:rsidP="00F726CD">
      <w:pPr>
        <w:spacing w:after="0" w:line="240" w:lineRule="auto"/>
      </w:pPr>
      <w:r>
        <w:separator/>
      </w:r>
    </w:p>
  </w:footnote>
  <w:footnote w:type="continuationSeparator" w:id="0">
    <w:p w14:paraId="21067967" w14:textId="77777777" w:rsidR="009526DD" w:rsidRDefault="009526D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3367"/>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6D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076A1"/>
    <w:rsid w:val="00C15B64"/>
    <w:rsid w:val="00C15F65"/>
    <w:rsid w:val="00C20A92"/>
    <w:rsid w:val="00C21BF0"/>
    <w:rsid w:val="00C24C5B"/>
    <w:rsid w:val="00C24DAF"/>
    <w:rsid w:val="00C25FF7"/>
    <w:rsid w:val="00C265BA"/>
    <w:rsid w:val="00C2734D"/>
    <w:rsid w:val="00C30134"/>
    <w:rsid w:val="00C303AA"/>
    <w:rsid w:val="00C3219F"/>
    <w:rsid w:val="00C33039"/>
    <w:rsid w:val="00C3348B"/>
    <w:rsid w:val="00C33974"/>
    <w:rsid w:val="00C33F64"/>
    <w:rsid w:val="00C3553B"/>
    <w:rsid w:val="00C37EBB"/>
    <w:rsid w:val="00C407C9"/>
    <w:rsid w:val="00C42AE1"/>
    <w:rsid w:val="00C43696"/>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A75A6"/>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5A6E4B"/>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2195A-FE92-4930-BECF-AF1CA5629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7</Pages>
  <Words>5077</Words>
  <Characters>2893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4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6</cp:revision>
  <cp:lastPrinted>2012-05-07T07:00:00Z</cp:lastPrinted>
  <dcterms:created xsi:type="dcterms:W3CDTF">2020-10-29T00:19:00Z</dcterms:created>
  <dcterms:modified xsi:type="dcterms:W3CDTF">2020-12-2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